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ECC5B" w14:textId="77777777" w:rsidR="0078039B" w:rsidRDefault="00244C78">
      <w:r w:rsidRPr="00244C78">
        <w:rPr>
          <w:b/>
        </w:rPr>
        <w:t>Naslov diplomskega dela:</w:t>
      </w:r>
      <w:r>
        <w:t xml:space="preserve"> Proces izdelave video iger.</w:t>
      </w:r>
    </w:p>
    <w:p w14:paraId="3E359FAB" w14:textId="77777777" w:rsidR="00667440" w:rsidRDefault="00A9265D" w:rsidP="00A9265D">
      <w:pPr>
        <w:rPr>
          <w:b/>
        </w:rPr>
      </w:pPr>
      <w:r>
        <w:rPr>
          <w:b/>
        </w:rPr>
        <w:t xml:space="preserve">Cilji: </w:t>
      </w:r>
    </w:p>
    <w:p w14:paraId="3B03990B" w14:textId="424CB4B0" w:rsidR="00667440" w:rsidRPr="00D648B7" w:rsidRDefault="00667440" w:rsidP="00A9265D">
      <w:r>
        <w:t>Igre so aplikacije, ki se lahko polega zabave aplicirajo tudi v izobraževanju, podjetništvu in zdravstvu</w:t>
      </w:r>
      <w:r w:rsidR="00911010">
        <w:t xml:space="preserve"> </w:t>
      </w:r>
      <w:r w:rsidR="00911010">
        <w:fldChar w:fldCharType="begin"/>
      </w:r>
      <w:r w:rsidR="00911010">
        <w:instrText xml:space="preserve"> ADDIN ZOTERO_ITEM CSL_CITATION {"citationID":"vazkWt3d","properties":{"formattedCitation":"(Aleem, Capretz, in Ahmed 2016b)","plainCitation":"(Aleem, Capretz, in Ahmed 2016b)"},"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schema":"https://github.com/citation-style-language/schema/raw/master/csl-citation.json"} </w:instrText>
      </w:r>
      <w:r w:rsidR="00911010">
        <w:fldChar w:fldCharType="separate"/>
      </w:r>
      <w:r w:rsidR="00C556F3" w:rsidRPr="00B17C26">
        <w:rPr>
          <w:rFonts w:ascii="Calibri" w:hAnsi="Calibri"/>
        </w:rPr>
        <w:t>(Aleem, Capretz, in Ahmed 2016</w:t>
      </w:r>
      <w:r w:rsidR="00911010" w:rsidRPr="00D648B7">
        <w:rPr>
          <w:rFonts w:ascii="Calibri" w:hAnsi="Calibri"/>
        </w:rPr>
        <w:t>)</w:t>
      </w:r>
      <w:r w:rsidR="00911010">
        <w:fldChar w:fldCharType="end"/>
      </w:r>
      <w:r w:rsidR="00911010">
        <w:t>.</w:t>
      </w:r>
    </w:p>
    <w:p w14:paraId="40EB11C9" w14:textId="6CC3B7A7" w:rsidR="00D648B7" w:rsidRDefault="00D648B7" w:rsidP="00A9265D"/>
    <w:p w14:paraId="1A7DEBED" w14:textId="74D6FA79" w:rsidR="00667440" w:rsidRPr="00A9265D" w:rsidRDefault="00667440" w:rsidP="00A9265D">
      <w:r>
        <w:t>Cilj naloge je predstaviti</w:t>
      </w:r>
      <w:r w:rsidR="00D648B7">
        <w:t xml:space="preserve"> procesne cikle</w:t>
      </w:r>
      <w:r>
        <w:t xml:space="preserve"> in pripraviti podlago za sestavo primernejšega procesa razvoja video iger.</w:t>
      </w:r>
    </w:p>
    <w:p w14:paraId="15D11CD1" w14:textId="77777777" w:rsidR="00A9265D" w:rsidRPr="00A9265D" w:rsidRDefault="00A9265D">
      <w:pPr>
        <w:rPr>
          <w:b/>
        </w:rPr>
      </w:pPr>
      <w:commentRangeStart w:id="0"/>
      <w:r>
        <w:rPr>
          <w:b/>
        </w:rPr>
        <w:t xml:space="preserve"> Hipoteze ali teze na </w:t>
      </w:r>
      <w:commentRangeStart w:id="1"/>
      <w:r>
        <w:rPr>
          <w:b/>
        </w:rPr>
        <w:t>teoriji</w:t>
      </w:r>
      <w:commentRangeEnd w:id="0"/>
      <w:r w:rsidR="006D2832">
        <w:rPr>
          <w:rStyle w:val="Pripombasklic"/>
        </w:rPr>
        <w:commentReference w:id="0"/>
      </w:r>
      <w:commentRangeEnd w:id="1"/>
      <w:r w:rsidR="009B5537">
        <w:rPr>
          <w:rStyle w:val="Pripombasklic"/>
        </w:rPr>
        <w:commentReference w:id="1"/>
      </w:r>
      <w:r>
        <w:rPr>
          <w:b/>
        </w:rPr>
        <w:t xml:space="preserve">: </w:t>
      </w:r>
    </w:p>
    <w:p w14:paraId="566139AE" w14:textId="07773B20" w:rsidR="00D648B7" w:rsidRDefault="00D648B7" w:rsidP="00A9265D">
      <w:pPr>
        <w:rPr>
          <w:ins w:id="2" w:author="gru2" w:date="2017-11-08T09:04:00Z"/>
        </w:rPr>
      </w:pPr>
      <w:ins w:id="3" w:author="gru2" w:date="2017-11-08T09:04:00Z">
        <w:r>
          <w:t>Pri raziskovanju se bomo</w:t>
        </w:r>
      </w:ins>
    </w:p>
    <w:p w14:paraId="6AEEA9FD" w14:textId="77777777" w:rsidR="00D648B7" w:rsidRDefault="00D648B7" w:rsidP="00A9265D">
      <w:pPr>
        <w:rPr>
          <w:ins w:id="4" w:author="gru2" w:date="2017-11-08T09:04:00Z"/>
        </w:rPr>
      </w:pPr>
    </w:p>
    <w:p w14:paraId="124B37A0" w14:textId="024BB1BA" w:rsidR="00A9265D" w:rsidRDefault="00A9265D" w:rsidP="00A9265D">
      <w:proofErr w:type="spellStart"/>
      <w:r>
        <w:t>Multidisciplinarnost</w:t>
      </w:r>
      <w:proofErr w:type="spellEnd"/>
      <w:r>
        <w:t xml:space="preserve"> dejavnosti, ki vključuje strokovnjake za zvok, umetnost, nadzora sistema upravljanja, umetne inteligence in ostalih </w:t>
      </w:r>
      <w:commentRangeStart w:id="5"/>
      <w:r>
        <w:t xml:space="preserve">človeških faktorjev </w:t>
      </w:r>
      <w:commentRangeEnd w:id="5"/>
      <w:r w:rsidR="006D2832">
        <w:rPr>
          <w:rStyle w:val="Pripombasklic"/>
        </w:rPr>
        <w:commentReference w:id="5"/>
      </w:r>
      <w:r>
        <w:t xml:space="preserve">razlikuje industrijo iger od drugih tipov razvoja programske opreme. </w:t>
      </w:r>
      <w:commentRangeStart w:id="6"/>
      <w:r>
        <w:t xml:space="preserve">Postalo je izredno pomembno, da se proces izdelave iger izboljša zavoljo konkurenčnosti in finančnih ciljev organizacij </w:t>
      </w:r>
      <w:commentRangeEnd w:id="6"/>
      <w:r w:rsidR="006D2832">
        <w:rPr>
          <w:rStyle w:val="Pripombasklic"/>
        </w:rPr>
        <w:commentReference w:id="6"/>
      </w:r>
      <w:r>
        <w:fldChar w:fldCharType="begin"/>
      </w:r>
      <w:ins w:id="7" w:author="gru2" w:date="2017-11-06T09:41:00Z">
        <w:r w:rsidR="00667440">
          <w:instrText xml:space="preserve"> ADDIN ZOTERO_ITEM CSL_CITATION {"citationID":"9wYLS4Sz","properties":{"formattedCitation":"(Aleem, Capretz, in Ahmed 2016a)","plainCitation":"(Aleem, Capretz, in Ahmed 2016a)"},"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schema":"https://github.com/citation-style-language/schema/raw/master/csl-citation.json"} </w:instrText>
        </w:r>
      </w:ins>
      <w:del w:id="8" w:author="gru2" w:date="2017-11-06T09:41:00Z">
        <w:r w:rsidDel="00667440">
          <w:delInstrText xml:space="preserve"> ADDIN ZOTERO_ITEM CSL_CITATION {"citationID":"9wYLS4Sz","properties":{"formattedCitation":"(Aleem, Capretz, in Ahmed 2016)","plainCitation":"(Aleem, Capretz, in Ahmed 2016)"},"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schema":"https://github.com/citation-style-language/schema/raw/master/csl-citation.json"} </w:delInstrText>
        </w:r>
      </w:del>
      <w:r>
        <w:fldChar w:fldCharType="separate"/>
      </w:r>
      <w:ins w:id="9" w:author="gru2" w:date="2017-11-06T09:41:00Z">
        <w:r w:rsidR="00667440" w:rsidRPr="00667440">
          <w:rPr>
            <w:rFonts w:ascii="Calibri" w:hAnsi="Calibri"/>
            <w:rPrChange w:id="10" w:author="gru2" w:date="2017-11-06T09:41:00Z">
              <w:rPr/>
            </w:rPrChange>
          </w:rPr>
          <w:t>(Aleem, Capretz, in Ahmed 2016a)</w:t>
        </w:r>
      </w:ins>
      <w:del w:id="11" w:author="gru2" w:date="2017-11-06T09:41:00Z">
        <w:r w:rsidRPr="00667440" w:rsidDel="00667440">
          <w:rPr>
            <w:rPrChange w:id="12" w:author="gru2" w:date="2017-11-06T09:41:00Z">
              <w:rPr>
                <w:rFonts w:ascii="Calibri" w:hAnsi="Calibri"/>
              </w:rPr>
            </w:rPrChange>
          </w:rPr>
          <w:delText>(Aleem, Capretz, in Ahmed 2016)</w:delText>
        </w:r>
      </w:del>
      <w:r>
        <w:fldChar w:fldCharType="end"/>
      </w:r>
      <w:r>
        <w:t>.</w:t>
      </w:r>
    </w:p>
    <w:p w14:paraId="6739CB12" w14:textId="77777777" w:rsidR="00D10B96" w:rsidRDefault="00D10B96" w:rsidP="00D10B96">
      <w:pPr>
        <w:tabs>
          <w:tab w:val="left" w:pos="4678"/>
        </w:tabs>
        <w:spacing w:line="360" w:lineRule="auto"/>
        <w:jc w:val="both"/>
        <w:rPr>
          <w:rFonts w:ascii="Times New Roman" w:hAnsi="Times New Roman" w:cs="Times New Roman"/>
          <w:sz w:val="24"/>
          <w:szCs w:val="24"/>
        </w:rPr>
      </w:pPr>
      <w:commentRangeStart w:id="13"/>
      <w:r>
        <w:rPr>
          <w:rFonts w:ascii="Times New Roman" w:hAnsi="Times New Roman" w:cs="Times New Roman"/>
          <w:sz w:val="24"/>
          <w:szCs w:val="24"/>
        </w:rPr>
        <w:t xml:space="preserve">Na podlagi raziskav priznanega raziskovalca in upravljavca tveganja Roberta N. </w:t>
      </w:r>
      <w:proofErr w:type="spellStart"/>
      <w:r>
        <w:rPr>
          <w:rFonts w:ascii="Times New Roman" w:hAnsi="Times New Roman" w:cs="Times New Roman"/>
          <w:sz w:val="24"/>
          <w:szCs w:val="24"/>
        </w:rPr>
        <w:t>Charette</w:t>
      </w:r>
      <w:proofErr w:type="spellEnd"/>
      <w:r>
        <w:rPr>
          <w:rFonts w:ascii="Times New Roman" w:hAnsi="Times New Roman" w:cs="Times New Roman"/>
          <w:sz w:val="24"/>
          <w:szCs w:val="24"/>
        </w:rPr>
        <w:t xml:space="preserve"> so glavni razlogi za težave v projektih:</w:t>
      </w:r>
    </w:p>
    <w:p w14:paraId="2F306049"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realističen in neartikuliran cilj,</w:t>
      </w:r>
    </w:p>
    <w:p w14:paraId="6DEA95D3"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14:paraId="5B82C087"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14:paraId="4220E511"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14:paraId="030097D8"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14:paraId="48CDE4B4"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14:paraId="1DCB9FD1"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14:paraId="27BED7EA" w14:textId="77777777" w:rsidR="00D10B96" w:rsidRDefault="00D10B96" w:rsidP="00D10B96">
      <w:pPr>
        <w:pStyle w:val="Odstavekseznama"/>
        <w:numPr>
          <w:ilvl w:val="0"/>
          <w:numId w:val="1"/>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p>
    <w:p w14:paraId="24AEF6AB" w14:textId="5F6DEE51" w:rsidR="00D10B96" w:rsidRDefault="00D10B96" w:rsidP="00D10B96">
      <w:pPr>
        <w:rPr>
          <w:rFonts w:ascii="Times New Roman" w:hAnsi="Times New Roman" w:cs="Times New Roman"/>
          <w:sz w:val="24"/>
          <w:szCs w:val="24"/>
        </w:rPr>
      </w:pPr>
      <w:r>
        <w:rPr>
          <w:rFonts w:ascii="Times New Roman" w:hAnsi="Times New Roman" w:cs="Times New Roman"/>
          <w:sz w:val="24"/>
          <w:szCs w:val="24"/>
        </w:rPr>
        <w:t>slabo vodenje projekta (</w:t>
      </w:r>
      <w:proofErr w:type="spellStart"/>
      <w:r>
        <w:rPr>
          <w:rFonts w:ascii="Times New Roman" w:hAnsi="Times New Roman" w:cs="Times New Roman"/>
          <w:sz w:val="24"/>
          <w:szCs w:val="24"/>
        </w:rPr>
        <w:t>Charette</w:t>
      </w:r>
      <w:proofErr w:type="spellEnd"/>
      <w:r>
        <w:rPr>
          <w:rFonts w:ascii="Times New Roman" w:hAnsi="Times New Roman" w:cs="Times New Roman"/>
          <w:sz w:val="24"/>
          <w:szCs w:val="24"/>
        </w:rPr>
        <w:t>, 2005).</w:t>
      </w:r>
    </w:p>
    <w:p w14:paraId="1A25812C" w14:textId="2BD939FF" w:rsidR="00D10B96" w:rsidRPr="00A9265D" w:rsidRDefault="00D10B96" w:rsidP="00D10B96">
      <w:proofErr w:type="spellStart"/>
      <w:r>
        <w:rPr>
          <w:rFonts w:ascii="Times New Roman" w:hAnsi="Times New Roman" w:cs="Times New Roman"/>
          <w:sz w:val="24"/>
          <w:szCs w:val="24"/>
        </w:rPr>
        <w:t>Pressman</w:t>
      </w:r>
      <w:proofErr w:type="spellEnd"/>
      <w:r>
        <w:rPr>
          <w:rFonts w:ascii="Times New Roman" w:hAnsi="Times New Roman" w:cs="Times New Roman"/>
          <w:sz w:val="24"/>
          <w:szCs w:val="24"/>
        </w:rPr>
        <w:t xml:space="preserve"> zagovarja, da so igre programska oprema, ki ponujajo zabav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Pr>
          <w:rFonts w:ascii="Times New Roman" w:hAnsi="Times New Roman" w:cs="Times New Roman"/>
          <w:sz w:val="24"/>
          <w:szCs w:val="24"/>
        </w:rPr>
        <w:fldChar w:fldCharType="separate"/>
      </w:r>
      <w:r w:rsidRPr="00690D32">
        <w:rPr>
          <w:rFonts w:ascii="Times New Roman" w:hAnsi="Times New Roman" w:cs="Times New Roman"/>
          <w:sz w:val="24"/>
        </w:rPr>
        <w:t>(Ramadan in Widyani 2013</w:t>
      </w:r>
      <w:r>
        <w:rPr>
          <w:rFonts w:ascii="Times New Roman" w:hAnsi="Times New Roman" w:cs="Times New Roman"/>
          <w:sz w:val="24"/>
        </w:rPr>
        <w:t>, 95</w:t>
      </w:r>
      <w:r w:rsidRPr="00690D32">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vendar ni metode za določanje subjektivnega elementa zabave, na katero se osredotočajo oblikovalci iger. Zato je razvoj iger toliko bolj kompleksen v nasprotju s tradicionalnim razvojem programske opreme. Potrebno je razširiti tradicionalne tehnike razvoja, da bi lahko podprli kreativni proces razvoja elektronskih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Pr>
          <w:rFonts w:ascii="Times New Roman" w:hAnsi="Times New Roman" w:cs="Times New Roman"/>
          <w:sz w:val="24"/>
          <w:szCs w:val="24"/>
        </w:rPr>
        <w:fldChar w:fldCharType="separate"/>
      </w:r>
      <w:r w:rsidRPr="00AC5DA4">
        <w:rPr>
          <w:rFonts w:ascii="Times New Roman" w:hAnsi="Times New Roman" w:cs="Times New Roman"/>
          <w:sz w:val="24"/>
          <w:szCs w:val="24"/>
        </w:rPr>
        <w:t>(„What went wrong? A survey of problems in game development“</w:t>
      </w:r>
      <w:r>
        <w:rPr>
          <w:rFonts w:ascii="Times New Roman" w:hAnsi="Times New Roman" w:cs="Times New Roman"/>
          <w:sz w:val="24"/>
          <w:szCs w:val="24"/>
        </w:rPr>
        <w:t xml:space="preserve"> </w:t>
      </w:r>
      <w:r w:rsidRPr="00AC5DA4">
        <w:rPr>
          <w:rFonts w:ascii="Times New Roman" w:hAnsi="Times New Roman" w:cs="Times New Roman"/>
          <w:sz w:val="24"/>
          <w:szCs w:val="24"/>
        </w:rPr>
        <w:t>2017</w:t>
      </w:r>
      <w:r>
        <w:rPr>
          <w:rFonts w:ascii="Times New Roman" w:hAnsi="Times New Roman" w:cs="Times New Roman"/>
          <w:sz w:val="24"/>
          <w:szCs w:val="24"/>
        </w:rPr>
        <w:t>, 19</w:t>
      </w:r>
      <w:r w:rsidRPr="00AC5DA4">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azvoj programske opreme je sistematični proces inženiringa za potrebe razvoja programske opreme. Igre pa niso le produkt </w:t>
      </w:r>
      <w:r>
        <w:rPr>
          <w:rFonts w:ascii="Times New Roman" w:hAnsi="Times New Roman" w:cs="Times New Roman"/>
          <w:sz w:val="24"/>
          <w:szCs w:val="24"/>
        </w:rPr>
        <w:lastRenderedPageBreak/>
        <w:t xml:space="preserve">popolnega inženiringa in igre tudi niso povsem samo umetnost. Razvoj igre je bolj podobna izdelku, ustvarjenem s prepletanjem aspektov, umetnosti, glasbe, programiranja, igranja, poslovnega upravljanja, integriranih v eno celoto. Posledično razvoj iger potrebuje specifične usmeritve, ki urejajo življenjski cikel razvoja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Pr>
          <w:rFonts w:ascii="Times New Roman" w:hAnsi="Times New Roman" w:cs="Times New Roman"/>
          <w:sz w:val="24"/>
          <w:szCs w:val="24"/>
        </w:rPr>
        <w:fldChar w:fldCharType="separate"/>
      </w:r>
      <w:r w:rsidRPr="004731A8">
        <w:rPr>
          <w:rFonts w:ascii="Times New Roman" w:hAnsi="Times New Roman" w:cs="Times New Roman"/>
          <w:sz w:val="24"/>
        </w:rPr>
        <w:t>(Ramadan in Widyani 2013, 95)</w:t>
      </w:r>
      <w:r>
        <w:rPr>
          <w:rFonts w:ascii="Times New Roman" w:hAnsi="Times New Roman" w:cs="Times New Roman"/>
          <w:sz w:val="24"/>
          <w:szCs w:val="24"/>
        </w:rPr>
        <w:fldChar w:fldCharType="end"/>
      </w:r>
      <w:r>
        <w:rPr>
          <w:rFonts w:ascii="Times New Roman" w:hAnsi="Times New Roman" w:cs="Times New Roman"/>
          <w:sz w:val="24"/>
          <w:szCs w:val="24"/>
        </w:rPr>
        <w:t>.</w:t>
      </w:r>
      <w:commentRangeEnd w:id="13"/>
      <w:r w:rsidR="009B5537">
        <w:rPr>
          <w:rStyle w:val="Pripombasklic"/>
        </w:rPr>
        <w:commentReference w:id="13"/>
      </w:r>
    </w:p>
    <w:p w14:paraId="6689FD3E" w14:textId="207AE840" w:rsidR="00915982" w:rsidRDefault="00A9265D">
      <w:commentRangeStart w:id="14"/>
      <w:r>
        <w:t xml:space="preserve">Dejstvo je, da so igre vedno v koraku s časom in so tako inovativne, da so tehnološki napredki največkrat implementirani v njih in šele nato v znanost. </w:t>
      </w:r>
      <w:commentRangeEnd w:id="14"/>
      <w:r w:rsidR="006D2832">
        <w:rPr>
          <w:rStyle w:val="Pripombasklic"/>
        </w:rPr>
        <w:commentReference w:id="14"/>
      </w:r>
      <w:r>
        <w:t xml:space="preserve"> </w:t>
      </w:r>
      <w:r>
        <w:fldChar w:fldCharType="begin"/>
      </w:r>
      <w:r>
        <w:instrText xml:space="preserve"> ADDIN ZOTERO_ITEM CSL_CITATION {"citationID":"3KHEB9Ez","properties":{"formattedCitation":"(Ampatzoglou in Stamelos 2010)","plainCitation":"(Ampatzoglou in Stamelos 2010)"},"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schema":"https://github.com/citation-style-language/schema/raw/master/csl-citation.json"} </w:instrText>
      </w:r>
      <w:r>
        <w:fldChar w:fldCharType="separate"/>
      </w:r>
      <w:r w:rsidRPr="00A9265D">
        <w:rPr>
          <w:rFonts w:ascii="Calibri" w:hAnsi="Calibri"/>
        </w:rPr>
        <w:t>(Ampatzoglou in Stamelos 2010)</w:t>
      </w:r>
      <w:r>
        <w:fldChar w:fldCharType="end"/>
      </w:r>
      <w:r>
        <w:t>.</w:t>
      </w:r>
      <w:r w:rsidR="00915982">
        <w:t xml:space="preserve"> </w:t>
      </w:r>
      <w:hyperlink r:id="rId7" w:history="1">
        <w:r w:rsidR="00915982" w:rsidRPr="00D613FD">
          <w:rPr>
            <w:rStyle w:val="Hiperpovezava"/>
          </w:rPr>
          <w:t>https://www-sciencedirect-com.nukweb.nuk.uni-lj.si/science/article/pii/S0950584910000820</w:t>
        </w:r>
      </w:hyperlink>
    </w:p>
    <w:p w14:paraId="6AA1A35A" w14:textId="56C533CD" w:rsidR="00A9265D" w:rsidRPr="00A9265D" w:rsidRDefault="00B17C26">
      <w:r>
        <w:t xml:space="preserve"> </w:t>
      </w:r>
    </w:p>
    <w:p w14:paraId="5604B6AB" w14:textId="4E932575" w:rsidR="00244C78" w:rsidRPr="00A9265D" w:rsidRDefault="00A9265D">
      <w:bookmarkStart w:id="15" w:name="_GoBack"/>
      <w:bookmarkEnd w:id="15"/>
      <w:r>
        <w:br/>
      </w:r>
    </w:p>
    <w:p w14:paraId="0DE0AB72" w14:textId="30100692" w:rsidR="00A9265D" w:rsidRDefault="00A9265D">
      <w:pPr>
        <w:rPr>
          <w:ins w:id="16" w:author="gru2" w:date="2017-11-06T10:04:00Z"/>
        </w:rPr>
      </w:pPr>
      <w:commentRangeStart w:id="17"/>
      <w:r>
        <w:rPr>
          <w:b/>
        </w:rPr>
        <w:t>Metode preučevanja</w:t>
      </w:r>
      <w:commentRangeEnd w:id="17"/>
      <w:r w:rsidR="009B5537">
        <w:rPr>
          <w:rStyle w:val="Pripombasklic"/>
        </w:rPr>
        <w:commentReference w:id="17"/>
      </w:r>
      <w:r>
        <w:rPr>
          <w:b/>
        </w:rPr>
        <w:t xml:space="preserve">: </w:t>
      </w:r>
      <w:commentRangeStart w:id="18"/>
      <w:r>
        <w:t>Pregled izbrane literature, primarni in sekundarni viri.</w:t>
      </w:r>
      <w:commentRangeEnd w:id="18"/>
      <w:r w:rsidR="006D2832">
        <w:rPr>
          <w:rStyle w:val="Pripombasklic"/>
        </w:rPr>
        <w:commentReference w:id="18"/>
      </w:r>
      <w:ins w:id="19" w:author="gru2" w:date="2017-11-06T10:04:00Z">
        <w:r w:rsidR="00D10B96">
          <w:t xml:space="preserve"> </w:t>
        </w:r>
      </w:ins>
    </w:p>
    <w:p w14:paraId="3433C6AA" w14:textId="15B838F8" w:rsidR="00E86FF3" w:rsidRDefault="00E86FF3">
      <w:pPr>
        <w:rPr>
          <w:ins w:id="20" w:author="gru2" w:date="2017-11-06T10:35:00Z"/>
        </w:rPr>
      </w:pPr>
      <w:ins w:id="21" w:author="gru2" w:date="2017-11-06T10:34:00Z">
        <w:r>
          <w:t>Proces raziskovalnega dela:</w:t>
        </w:r>
      </w:ins>
    </w:p>
    <w:p w14:paraId="576E2F46" w14:textId="3A218634" w:rsidR="00E86FF3" w:rsidRDefault="00E86FF3">
      <w:pPr>
        <w:rPr>
          <w:ins w:id="22" w:author="gru2" w:date="2017-11-06T10:35:00Z"/>
        </w:rPr>
      </w:pPr>
      <w:ins w:id="23" w:author="gru2" w:date="2017-11-06T10:35:00Z">
        <w:r>
          <w:t>Iz virov želim izluščiti vse standardne procesne cikle in čim</w:t>
        </w:r>
      </w:ins>
      <w:ins w:id="24" w:author="Berce, Jaroslav" w:date="2017-11-07T14:16:00Z">
        <w:r w:rsidR="009B5537">
          <w:t xml:space="preserve"> </w:t>
        </w:r>
      </w:ins>
      <w:ins w:id="25" w:author="gru2" w:date="2017-11-06T10:35:00Z">
        <w:r>
          <w:t>več izpeljanih, ki jih lahko najdem.</w:t>
        </w:r>
      </w:ins>
    </w:p>
    <w:p w14:paraId="1011964F" w14:textId="314CB0BD" w:rsidR="00B17D7B" w:rsidRDefault="00E86FF3">
      <w:pPr>
        <w:rPr>
          <w:ins w:id="26" w:author="gru2" w:date="2017-11-06T10:41:00Z"/>
        </w:rPr>
      </w:pPr>
      <w:ins w:id="27" w:author="gru2" w:date="2017-11-06T10:37:00Z">
        <w:r>
          <w:t>Empirični del bom izvedel iz</w:t>
        </w:r>
      </w:ins>
      <w:ins w:id="28" w:author="gru2" w:date="2017-11-06T10:38:00Z">
        <w:r>
          <w:t xml:space="preserve"> </w:t>
        </w:r>
        <w:proofErr w:type="spellStart"/>
        <w:r>
          <w:t>transkripta</w:t>
        </w:r>
      </w:ins>
      <w:proofErr w:type="spellEnd"/>
      <w:ins w:id="29" w:author="gru2" w:date="2017-11-06T10:37:00Z">
        <w:r>
          <w:t xml:space="preserve"> »</w:t>
        </w:r>
        <w:proofErr w:type="spellStart"/>
        <w:r>
          <w:t>postmortemov</w:t>
        </w:r>
        <w:proofErr w:type="spellEnd"/>
        <w:r>
          <w:t>«. To so dokumentacije, ki jih po uspešnem končanem razvoju iger napišejo organizacije in služijo kot dobre prakse za nadaljnje razvoje</w:t>
        </w:r>
      </w:ins>
      <w:ins w:id="30" w:author="gru2" w:date="2017-11-06T10:38:00Z">
        <w:r w:rsidR="00C3216B">
          <w:t>. Na podlagi izpovedi razvijalcev bomo tako dobili</w:t>
        </w:r>
        <w:r w:rsidR="00B17D7B">
          <w:t xml:space="preserve"> občutek kaj je dobro povzeti in kaj slabo povzeti iz prakse razvijalcev</w:t>
        </w:r>
      </w:ins>
      <w:ins w:id="31" w:author="gru2" w:date="2017-11-06T10:41:00Z">
        <w:r w:rsidR="00B17D7B">
          <w:t>.</w:t>
        </w:r>
      </w:ins>
    </w:p>
    <w:p w14:paraId="1AC2769A" w14:textId="61409F81" w:rsidR="00B17D7B" w:rsidRDefault="00B17D7B">
      <w:pPr>
        <w:rPr>
          <w:ins w:id="32" w:author="gru2" w:date="2017-11-06T10:34:00Z"/>
        </w:rPr>
      </w:pPr>
      <w:ins w:id="33" w:author="gru2" w:date="2017-11-06T10:42:00Z">
        <w:del w:id="34" w:author="Berce, Jaroslav" w:date="2017-11-07T14:16:00Z">
          <w:r w:rsidDel="009B5537">
            <w:delText>Nadalnje</w:delText>
          </w:r>
        </w:del>
      </w:ins>
      <w:ins w:id="35" w:author="Berce, Jaroslav" w:date="2017-11-07T14:16:00Z">
        <w:r w:rsidR="009B5537">
          <w:t>Nadalje</w:t>
        </w:r>
      </w:ins>
      <w:ins w:id="36" w:author="gru2" w:date="2017-11-06T10:42:00Z">
        <w:r>
          <w:t xml:space="preserve"> raziskovanje ustreznosti ciklov in sestava enotnega bolj primernega cikla bo izvedena v smeri kvalitativnih metod raziskovanja. </w:t>
        </w:r>
      </w:ins>
    </w:p>
    <w:p w14:paraId="35A27373" w14:textId="77777777" w:rsidR="00E86FF3" w:rsidRDefault="00E86FF3">
      <w:pPr>
        <w:rPr>
          <w:ins w:id="37" w:author="gru2" w:date="2017-11-06T10:34:00Z"/>
        </w:rPr>
      </w:pPr>
    </w:p>
    <w:p w14:paraId="777FE183" w14:textId="7FFB4CCE" w:rsidR="00E86FF3" w:rsidRDefault="00E86FF3">
      <w:pPr>
        <w:rPr>
          <w:ins w:id="38" w:author="gru2" w:date="2017-11-06T10:34:00Z"/>
        </w:rPr>
      </w:pPr>
      <w:ins w:id="39" w:author="gru2" w:date="2017-11-06T10:34:00Z">
        <w:r>
          <w:t>Proces pisanja naloge:</w:t>
        </w:r>
      </w:ins>
    </w:p>
    <w:p w14:paraId="18BDF9BF" w14:textId="14A4498F" w:rsidR="00D10B96" w:rsidRDefault="00D10B96">
      <w:pPr>
        <w:rPr>
          <w:ins w:id="40" w:author="gru2" w:date="2017-11-06T10:04:00Z"/>
        </w:rPr>
      </w:pPr>
      <w:ins w:id="41" w:author="gru2" w:date="2017-11-06T10:04:00Z">
        <w:r>
          <w:t>V prvem koraku bom na podlagi izbranih virov predstavil standardne procesne cikle</w:t>
        </w:r>
      </w:ins>
      <w:ins w:id="42" w:author="gru2" w:date="2017-11-06T10:08:00Z">
        <w:r>
          <w:t xml:space="preserve"> in iz njih izpeljane variacije ciklov</w:t>
        </w:r>
      </w:ins>
      <w:ins w:id="43" w:author="gru2" w:date="2017-11-06T10:04:00Z">
        <w:r>
          <w:t>. Vsak procesni cikel bom podrobno opisal, podprl njihove prednosti in slabosti iz virov.</w:t>
        </w:r>
      </w:ins>
    </w:p>
    <w:p w14:paraId="71D8DADD" w14:textId="33C17451" w:rsidR="00D10B96" w:rsidRDefault="00D10B96">
      <w:pPr>
        <w:rPr>
          <w:ins w:id="44" w:author="gru2" w:date="2017-11-06T10:34:00Z"/>
        </w:rPr>
      </w:pPr>
      <w:ins w:id="45" w:author="gru2" w:date="2017-11-06T10:06:00Z">
        <w:r>
          <w:t>Nato bom na podlagi virov predstavil osnovne gradnike iger</w:t>
        </w:r>
      </w:ins>
      <w:ins w:id="46" w:author="gru2" w:date="2017-11-06T10:07:00Z">
        <w:r>
          <w:t>, ki se proizvajajo v aktivnostih znotraj procesnih ciklov. Tako bo bralec dobil občutek kaj bi bilo potrebno</w:t>
        </w:r>
      </w:ins>
      <w:ins w:id="47" w:author="gru2" w:date="2017-11-06T10:09:00Z">
        <w:r>
          <w:t xml:space="preserve"> oz. katere aktivnosti so potrebne za razvoj igre. Iz teh aktivnosti bomo s pomočjo spoznanih procesnih ciklov zgradili </w:t>
        </w:r>
      </w:ins>
      <w:ins w:id="48" w:author="gru2" w:date="2017-11-06T10:10:00Z">
        <w:r w:rsidR="003D1FD7">
          <w:t>en mešani procesni cikel za razvoj iger.</w:t>
        </w:r>
      </w:ins>
    </w:p>
    <w:p w14:paraId="1C533583" w14:textId="77777777" w:rsidR="00E86FF3" w:rsidRDefault="00E86FF3">
      <w:pPr>
        <w:rPr>
          <w:ins w:id="49" w:author="gru2" w:date="2017-11-06T10:34:00Z"/>
        </w:rPr>
      </w:pPr>
    </w:p>
    <w:p w14:paraId="3F38ABCC" w14:textId="7C237657" w:rsidR="00E86FF3" w:rsidRDefault="00E86FF3">
      <w:pPr>
        <w:rPr>
          <w:ins w:id="50" w:author="gru2" w:date="2017-11-06T10:10:00Z"/>
        </w:rPr>
      </w:pPr>
      <w:ins w:id="51" w:author="gru2" w:date="2017-11-06T10:34:00Z">
        <w:r>
          <w:t>Proces iskanja virov:</w:t>
        </w:r>
      </w:ins>
    </w:p>
    <w:p w14:paraId="642327F9" w14:textId="4DB4C964" w:rsidR="003D1FD7" w:rsidRDefault="003D1FD7">
      <w:pPr>
        <w:rPr>
          <w:ins w:id="52" w:author="gru2" w:date="2017-11-06T10:14:00Z"/>
        </w:rPr>
      </w:pPr>
      <w:ins w:id="53" w:author="gru2" w:date="2017-11-06T10:10:00Z">
        <w:r>
          <w:t>Z</w:t>
        </w:r>
      </w:ins>
      <w:ins w:id="54" w:author="gru2" w:date="2017-11-06T10:11:00Z">
        <w:r>
          <w:t xml:space="preserve"> </w:t>
        </w:r>
      </w:ins>
      <w:ins w:id="55" w:author="gru2" w:date="2017-11-06T10:10:00Z">
        <w:r>
          <w:t>izdelav</w:t>
        </w:r>
      </w:ins>
      <w:ins w:id="56" w:author="gru2" w:date="2017-11-06T10:11:00Z">
        <w:r>
          <w:t>o</w:t>
        </w:r>
      </w:ins>
      <w:ins w:id="57" w:author="gru2" w:date="2017-11-06T10:10:00Z">
        <w:r>
          <w:t xml:space="preserve"> procesnih modelov se</w:t>
        </w:r>
      </w:ins>
      <w:ins w:id="58" w:author="gru2" w:date="2017-11-06T10:11:00Z">
        <w:r>
          <w:t xml:space="preserve"> ukvarja programski inženiring (</w:t>
        </w:r>
        <w:proofErr w:type="spellStart"/>
        <w:r>
          <w:t>software</w:t>
        </w:r>
        <w:proofErr w:type="spellEnd"/>
        <w:r>
          <w:t xml:space="preserve"> </w:t>
        </w:r>
        <w:proofErr w:type="spellStart"/>
        <w:r>
          <w:t>engineerin</w:t>
        </w:r>
        <w:proofErr w:type="spellEnd"/>
        <w:r>
          <w:t>). Delo, ki ga izvaja je modeliranje procesov</w:t>
        </w:r>
      </w:ins>
      <w:ins w:id="59" w:author="gru2" w:date="2017-11-06T10:12:00Z">
        <w:r>
          <w:t xml:space="preserve"> razvoja</w:t>
        </w:r>
      </w:ins>
      <w:ins w:id="60" w:author="gru2" w:date="2017-11-06T10:11:00Z">
        <w:r>
          <w:t xml:space="preserve"> programske opreme</w:t>
        </w:r>
      </w:ins>
      <w:ins w:id="61" w:author="gru2" w:date="2017-11-06T10:12:00Z">
        <w:r>
          <w:t xml:space="preserve"> (</w:t>
        </w:r>
        <w:proofErr w:type="spellStart"/>
        <w:r>
          <w:t>software</w:t>
        </w:r>
        <w:proofErr w:type="spellEnd"/>
        <w:r>
          <w:t xml:space="preserve"> </w:t>
        </w:r>
        <w:proofErr w:type="spellStart"/>
        <w:r>
          <w:t>process</w:t>
        </w:r>
        <w:proofErr w:type="spellEnd"/>
        <w:r>
          <w:t xml:space="preserve"> </w:t>
        </w:r>
        <w:proofErr w:type="spellStart"/>
        <w:r>
          <w:t>modeling</w:t>
        </w:r>
        <w:proofErr w:type="spellEnd"/>
        <w:r>
          <w:t>).</w:t>
        </w:r>
      </w:ins>
      <w:ins w:id="62" w:author="gru2" w:date="2017-11-06T10:15:00Z">
        <w:r>
          <w:t xml:space="preserve"> </w:t>
        </w:r>
      </w:ins>
      <w:ins w:id="63" w:author="gru2" w:date="2017-11-06T10:13:00Z">
        <w:r>
          <w:t>Za p</w:t>
        </w:r>
      </w:ins>
      <w:ins w:id="64" w:author="gru2" w:date="2017-11-06T10:12:00Z">
        <w:r>
          <w:t>roces razvoja</w:t>
        </w:r>
      </w:ins>
      <w:ins w:id="65" w:author="gru2" w:date="2017-11-06T10:13:00Z">
        <w:r>
          <w:t xml:space="preserve"> programske opreme</w:t>
        </w:r>
      </w:ins>
      <w:ins w:id="66" w:author="gru2" w:date="2017-11-06T10:12:00Z">
        <w:r>
          <w:t xml:space="preserve"> se v terminologiji uporablja tudi</w:t>
        </w:r>
      </w:ins>
      <w:ins w:id="67" w:author="gru2" w:date="2017-11-06T10:13:00Z">
        <w:r>
          <w:t xml:space="preserve"> termin življenjski cikel razvoj programske opreme (</w:t>
        </w:r>
      </w:ins>
      <w:proofErr w:type="spellStart"/>
      <w:ins w:id="68" w:author="gru2" w:date="2017-11-06T10:14:00Z">
        <w:r>
          <w:t>software</w:t>
        </w:r>
        <w:proofErr w:type="spellEnd"/>
        <w:r>
          <w:t xml:space="preserve"> </w:t>
        </w:r>
        <w:proofErr w:type="spellStart"/>
        <w:r>
          <w:t>life</w:t>
        </w:r>
        <w:proofErr w:type="spellEnd"/>
        <w:r>
          <w:t xml:space="preserve"> </w:t>
        </w:r>
        <w:proofErr w:type="spellStart"/>
        <w:r>
          <w:t>cycle</w:t>
        </w:r>
        <w:proofErr w:type="spellEnd"/>
        <w:r>
          <w:t>).</w:t>
        </w:r>
      </w:ins>
    </w:p>
    <w:p w14:paraId="34680AB6" w14:textId="424458FA" w:rsidR="003D1FD7" w:rsidRDefault="003D1FD7">
      <w:pPr>
        <w:rPr>
          <w:ins w:id="69" w:author="gru2" w:date="2017-11-06T10:16:00Z"/>
        </w:rPr>
      </w:pPr>
      <w:ins w:id="70" w:author="gru2" w:date="2017-11-06T10:15:00Z">
        <w:r>
          <w:t>Iskanje literatur bom izvajal s pomočjo spletnih poizvedb na spletnih straneh:</w:t>
        </w:r>
      </w:ins>
    </w:p>
    <w:p w14:paraId="195AC3B2" w14:textId="074BBB2D" w:rsidR="003D1FD7" w:rsidRDefault="003D1FD7">
      <w:pPr>
        <w:pStyle w:val="Odstavekseznama"/>
        <w:numPr>
          <w:ilvl w:val="0"/>
          <w:numId w:val="2"/>
        </w:numPr>
        <w:rPr>
          <w:ins w:id="71" w:author="gru2" w:date="2017-11-06T10:16:00Z"/>
        </w:rPr>
        <w:pPrChange w:id="72" w:author="gru2" w:date="2017-11-06T10:16:00Z">
          <w:pPr/>
        </w:pPrChange>
      </w:pPr>
      <w:ins w:id="73" w:author="gru2" w:date="2017-11-06T10:16:00Z">
        <w:r>
          <w:lastRenderedPageBreak/>
          <w:t>google.si</w:t>
        </w:r>
      </w:ins>
    </w:p>
    <w:p w14:paraId="56E416CE" w14:textId="7AB88524" w:rsidR="003D1FD7" w:rsidRDefault="003D1FD7">
      <w:pPr>
        <w:pStyle w:val="Odstavekseznama"/>
        <w:numPr>
          <w:ilvl w:val="0"/>
          <w:numId w:val="2"/>
        </w:numPr>
        <w:rPr>
          <w:ins w:id="74" w:author="gru2" w:date="2017-11-06T10:16:00Z"/>
        </w:rPr>
        <w:pPrChange w:id="75" w:author="gru2" w:date="2017-11-06T10:16:00Z">
          <w:pPr/>
        </w:pPrChange>
      </w:pPr>
      <w:ins w:id="76" w:author="gru2" w:date="2017-11-06T10:16:00Z">
        <w:r>
          <w:t>amazon.com</w:t>
        </w:r>
      </w:ins>
    </w:p>
    <w:p w14:paraId="7F5854C2" w14:textId="3A8797FB" w:rsidR="003D1FD7" w:rsidRDefault="003D1FD7">
      <w:pPr>
        <w:pStyle w:val="Odstavekseznama"/>
        <w:numPr>
          <w:ilvl w:val="0"/>
          <w:numId w:val="2"/>
        </w:numPr>
        <w:rPr>
          <w:ins w:id="77" w:author="gru2" w:date="2017-11-06T10:16:00Z"/>
        </w:rPr>
        <w:pPrChange w:id="78" w:author="gru2" w:date="2017-11-06T10:16:00Z">
          <w:pPr/>
        </w:pPrChange>
      </w:pPr>
      <w:ins w:id="79" w:author="gru2" w:date="2017-11-06T10:16:00Z">
        <w:r>
          <w:t>link.springer.com</w:t>
        </w:r>
      </w:ins>
    </w:p>
    <w:p w14:paraId="7F13ED68" w14:textId="3220004D" w:rsidR="003D1FD7" w:rsidRDefault="003D1FD7">
      <w:pPr>
        <w:pStyle w:val="Odstavekseznama"/>
        <w:numPr>
          <w:ilvl w:val="0"/>
          <w:numId w:val="2"/>
        </w:numPr>
        <w:rPr>
          <w:ins w:id="80" w:author="gru2" w:date="2017-11-06T10:17:00Z"/>
        </w:rPr>
        <w:pPrChange w:id="81" w:author="gru2" w:date="2017-11-06T10:16:00Z">
          <w:pPr/>
        </w:pPrChange>
      </w:pPr>
      <w:ins w:id="82" w:author="gru2" w:date="2017-11-06T10:17:00Z">
        <w:r>
          <w:t>online.sagepub.com</w:t>
        </w:r>
      </w:ins>
    </w:p>
    <w:p w14:paraId="7EDE52EB" w14:textId="0B2507E5" w:rsidR="003D1FD7" w:rsidRDefault="003D1FD7">
      <w:pPr>
        <w:pStyle w:val="Odstavekseznama"/>
        <w:numPr>
          <w:ilvl w:val="0"/>
          <w:numId w:val="2"/>
        </w:numPr>
        <w:rPr>
          <w:ins w:id="83" w:author="gru2" w:date="2017-11-06T10:17:00Z"/>
        </w:rPr>
        <w:pPrChange w:id="84" w:author="gru2" w:date="2017-11-06T10:16:00Z">
          <w:pPr/>
        </w:pPrChange>
      </w:pPr>
      <w:ins w:id="85" w:author="gru2" w:date="2017-11-06T10:17:00Z">
        <w:r>
          <w:t>tandfonline.com</w:t>
        </w:r>
      </w:ins>
    </w:p>
    <w:p w14:paraId="10B8586D" w14:textId="46E20FD8" w:rsidR="003D1FD7" w:rsidRDefault="003D1FD7">
      <w:pPr>
        <w:pStyle w:val="Odstavekseznama"/>
        <w:numPr>
          <w:ilvl w:val="0"/>
          <w:numId w:val="2"/>
        </w:numPr>
        <w:rPr>
          <w:ins w:id="86" w:author="gru2" w:date="2017-11-06T10:17:00Z"/>
        </w:rPr>
        <w:pPrChange w:id="87" w:author="gru2" w:date="2017-11-06T10:16:00Z">
          <w:pPr/>
        </w:pPrChange>
      </w:pPr>
      <w:ins w:id="88" w:author="gru2" w:date="2017-11-06T10:17:00Z">
        <w:r>
          <w:t>sciencedirect.com</w:t>
        </w:r>
      </w:ins>
    </w:p>
    <w:p w14:paraId="68410BF2" w14:textId="68195596" w:rsidR="003D1FD7" w:rsidRDefault="003D1FD7">
      <w:pPr>
        <w:pStyle w:val="Odstavekseznama"/>
        <w:numPr>
          <w:ilvl w:val="0"/>
          <w:numId w:val="2"/>
        </w:numPr>
        <w:rPr>
          <w:ins w:id="89" w:author="gru2" w:date="2017-11-06T10:18:00Z"/>
        </w:rPr>
        <w:pPrChange w:id="90" w:author="gru2" w:date="2017-11-06T10:18:00Z">
          <w:pPr/>
        </w:pPrChange>
      </w:pPr>
      <w:ins w:id="91" w:author="gru2" w:date="2017-11-06T10:17:00Z">
        <w:r>
          <w:t>onlinelibrary.wiley.com</w:t>
        </w:r>
      </w:ins>
    </w:p>
    <w:p w14:paraId="4685C5EC" w14:textId="25289C9D" w:rsidR="003D1FD7" w:rsidRDefault="003D1FD7" w:rsidP="003D1FD7">
      <w:pPr>
        <w:rPr>
          <w:ins w:id="92" w:author="gru2" w:date="2017-11-06T10:19:00Z"/>
        </w:rPr>
      </w:pPr>
      <w:ins w:id="93" w:author="gru2" w:date="2017-11-06T10:18:00Z">
        <w:r>
          <w:t>Za iskanje</w:t>
        </w:r>
      </w:ins>
      <w:ins w:id="94" w:author="gru2" w:date="2017-11-06T10:19:00Z">
        <w:r>
          <w:t xml:space="preserve"> bom</w:t>
        </w:r>
      </w:ins>
      <w:ins w:id="95" w:author="gru2" w:date="2017-11-06T10:18:00Z">
        <w:r>
          <w:t xml:space="preserve"> uporab</w:t>
        </w:r>
      </w:ins>
      <w:ins w:id="96" w:author="gru2" w:date="2017-11-06T10:19:00Z">
        <w:r>
          <w:t>il</w:t>
        </w:r>
      </w:ins>
      <w:ins w:id="97" w:author="gru2" w:date="2017-11-06T10:18:00Z">
        <w:r>
          <w:t xml:space="preserve"> napredne iskalne tehnike posameznih brskalnikov.</w:t>
        </w:r>
      </w:ins>
      <w:ins w:id="98" w:author="gru2" w:date="2017-11-06T10:19:00Z">
        <w:r>
          <w:t xml:space="preserve"> Pri google.si z iskanje ključnih besed iščem med </w:t>
        </w:r>
        <w:proofErr w:type="spellStart"/>
        <w:r>
          <w:t>software</w:t>
        </w:r>
        <w:proofErr w:type="spellEnd"/>
        <w:r>
          <w:t xml:space="preserve"> </w:t>
        </w:r>
        <w:proofErr w:type="spellStart"/>
        <w:r>
          <w:t>enginering</w:t>
        </w:r>
        <w:proofErr w:type="spellEnd"/>
        <w:r>
          <w:t xml:space="preserve"> ali </w:t>
        </w:r>
        <w:proofErr w:type="spellStart"/>
        <w:r>
          <w:t>modeling</w:t>
        </w:r>
        <w:proofErr w:type="spellEnd"/>
        <w:r>
          <w:t>, zato vnašam iskalni niz:</w:t>
        </w:r>
      </w:ins>
    </w:p>
    <w:p w14:paraId="01C2B1B8" w14:textId="1167B15B" w:rsidR="003D1FD7" w:rsidRDefault="003D1FD7" w:rsidP="003D1FD7">
      <w:pPr>
        <w:rPr>
          <w:ins w:id="99" w:author="gru2" w:date="2017-11-06T10:20:00Z"/>
        </w:rPr>
      </w:pPr>
      <w:proofErr w:type="spellStart"/>
      <w:ins w:id="100" w:author="gru2" w:date="2017-11-06T10:20:00Z">
        <w:r>
          <w:t>Software</w:t>
        </w:r>
        <w:proofErr w:type="spellEnd"/>
        <w:r>
          <w:t xml:space="preserve"> </w:t>
        </w:r>
        <w:proofErr w:type="spellStart"/>
        <w:r>
          <w:t>engineering</w:t>
        </w:r>
        <w:proofErr w:type="spellEnd"/>
        <w:r>
          <w:t xml:space="preserve"> OR </w:t>
        </w:r>
        <w:proofErr w:type="spellStart"/>
        <w:r>
          <w:t>modeling</w:t>
        </w:r>
        <w:proofErr w:type="spellEnd"/>
        <w:r w:rsidR="00F97FE9">
          <w:t xml:space="preserve"> -&gt; operator OR razširi pogoj in ima iskalni niz dvojni rezultat </w:t>
        </w:r>
        <w:proofErr w:type="spellStart"/>
        <w:r w:rsidR="00F97FE9">
          <w:t>engineringa</w:t>
        </w:r>
        <w:proofErr w:type="spellEnd"/>
        <w:r w:rsidR="00F97FE9">
          <w:t xml:space="preserve"> in </w:t>
        </w:r>
        <w:proofErr w:type="spellStart"/>
        <w:r w:rsidR="00F97FE9">
          <w:t>modelinga</w:t>
        </w:r>
        <w:proofErr w:type="spellEnd"/>
      </w:ins>
    </w:p>
    <w:p w14:paraId="5EB2EE2A" w14:textId="2209DEC5" w:rsidR="00F97FE9" w:rsidRDefault="00F97FE9" w:rsidP="00F97FE9">
      <w:pPr>
        <w:rPr>
          <w:ins w:id="101" w:author="gru2" w:date="2017-11-06T10:23:00Z"/>
        </w:rPr>
      </w:pPr>
      <w:ins w:id="102" w:author="gru2" w:date="2017-11-06T10:22:00Z">
        <w:r>
          <w:t xml:space="preserve">Uporaba * ali t.i. </w:t>
        </w:r>
        <w:proofErr w:type="spellStart"/>
        <w:r>
          <w:t>wildcarda</w:t>
        </w:r>
      </w:ins>
      <w:proofErr w:type="spellEnd"/>
      <w:ins w:id="103" w:author="gru2" w:date="2017-11-06T10:23:00Z">
        <w:r>
          <w:t xml:space="preserve"> zamenja besedo ki je neznana in je v praksi v kombinaciji z mojo besedo.</w:t>
        </w:r>
      </w:ins>
    </w:p>
    <w:p w14:paraId="255AA8C9" w14:textId="2688B79A" w:rsidR="00F97FE9" w:rsidRDefault="00F97FE9" w:rsidP="00F97FE9">
      <w:pPr>
        <w:rPr>
          <w:ins w:id="104" w:author="gru2" w:date="2017-11-06T10:23:00Z"/>
        </w:rPr>
      </w:pPr>
      <w:ins w:id="105" w:author="gru2" w:date="2017-11-06T10:23:00Z">
        <w:r>
          <w:t>Software * -&gt; tak iskalni niz najde vse zadetke pri katerih je beseda software spredaj in neznana beseda zadaj , tak niz lahko uporabim tudi v drugi smeri</w:t>
        </w:r>
      </w:ins>
    </w:p>
    <w:p w14:paraId="59943A2D" w14:textId="6856A468" w:rsidR="00F97FE9" w:rsidRDefault="00F97FE9" w:rsidP="00F97FE9">
      <w:pPr>
        <w:rPr>
          <w:ins w:id="106" w:author="gru2" w:date="2017-11-06T10:24:00Z"/>
        </w:rPr>
      </w:pPr>
      <w:proofErr w:type="spellStart"/>
      <w:ins w:id="107" w:author="gru2" w:date="2017-11-06T10:24:00Z">
        <w:r>
          <w:t>Software</w:t>
        </w:r>
        <w:proofErr w:type="spellEnd"/>
        <w:r>
          <w:t xml:space="preserve"> –</w:t>
        </w:r>
        <w:proofErr w:type="spellStart"/>
        <w:r>
          <w:t>programming</w:t>
        </w:r>
        <w:proofErr w:type="spellEnd"/>
        <w:r>
          <w:t xml:space="preserve"> -&gt; pri takem nizu z operatorjem ''-'' (minus) iščem vse besede ki so v kombinaciji z software vendar niso programersko usmerjene torej da </w:t>
        </w:r>
        <w:proofErr w:type="spellStart"/>
        <w:r>
          <w:t>nevsebujejo</w:t>
        </w:r>
        <w:proofErr w:type="spellEnd"/>
        <w:r>
          <w:t xml:space="preserve"> besede </w:t>
        </w:r>
        <w:proofErr w:type="spellStart"/>
        <w:r>
          <w:t>programming</w:t>
        </w:r>
        <w:proofErr w:type="spellEnd"/>
      </w:ins>
    </w:p>
    <w:p w14:paraId="34ACE840" w14:textId="34275916" w:rsidR="00F97FE9" w:rsidRDefault="00F97FE9" w:rsidP="00F97FE9">
      <w:pPr>
        <w:rPr>
          <w:ins w:id="108" w:author="gru2" w:date="2017-11-06T10:25:00Z"/>
        </w:rPr>
      </w:pPr>
      <w:ins w:id="109" w:author="gru2" w:date="2017-11-06T10:25:00Z">
        <w:r>
          <w:t>Z večkratnim iskanjem izboljšujem svoje poizvedbe in rezultat so boljši viri.</w:t>
        </w:r>
      </w:ins>
    </w:p>
    <w:p w14:paraId="6FD0B11B" w14:textId="1D41A0DD" w:rsidR="00F97FE9" w:rsidRDefault="00F97FE9" w:rsidP="00F97FE9">
      <w:pPr>
        <w:rPr>
          <w:ins w:id="110" w:author="gru2" w:date="2017-11-06T10:27:00Z"/>
        </w:rPr>
      </w:pPr>
      <w:ins w:id="111" w:author="gru2" w:date="2017-11-06T10:26:00Z">
        <w:r>
          <w:t xml:space="preserve">Pri ostalih publicističnih podatkovnih skladiščih kot so </w:t>
        </w:r>
        <w:proofErr w:type="spellStart"/>
        <w:r>
          <w:t>nevedeni</w:t>
        </w:r>
        <w:proofErr w:type="spellEnd"/>
        <w:r>
          <w:t xml:space="preserve"> pod </w:t>
        </w:r>
      </w:ins>
      <w:proofErr w:type="spellStart"/>
      <w:ins w:id="112" w:author="gru2" w:date="2017-11-06T10:27:00Z">
        <w:r>
          <w:t>google.si</w:t>
        </w:r>
        <w:proofErr w:type="spellEnd"/>
        <w:r>
          <w:t xml:space="preserve"> pa uporabljam iste tehnike vendar z uporabniškim </w:t>
        </w:r>
        <w:proofErr w:type="spellStart"/>
        <w:r>
          <w:t>umesnikom</w:t>
        </w:r>
        <w:proofErr w:type="spellEnd"/>
        <w:r>
          <w:t>, ki ga imajo vgrajene strani.</w:t>
        </w:r>
      </w:ins>
    </w:p>
    <w:p w14:paraId="79C50683" w14:textId="063E6F70" w:rsidR="00F97FE9" w:rsidRDefault="00F97FE9" w:rsidP="00F97FE9">
      <w:pPr>
        <w:rPr>
          <w:ins w:id="113" w:author="gru2" w:date="2017-11-06T10:27:00Z"/>
        </w:rPr>
      </w:pPr>
      <w:ins w:id="114" w:author="gru2" w:date="2017-11-06T10:27:00Z">
        <w:r>
          <w:t>Najbolj pogost</w:t>
        </w:r>
      </w:ins>
      <w:ins w:id="115" w:author="gru2" w:date="2017-11-06T10:28:00Z">
        <w:r>
          <w:t>e</w:t>
        </w:r>
      </w:ins>
      <w:ins w:id="116" w:author="gru2" w:date="2017-11-06T10:27:00Z">
        <w:r>
          <w:t xml:space="preserve"> iskaln</w:t>
        </w:r>
      </w:ins>
      <w:ins w:id="117" w:author="gru2" w:date="2017-11-06T10:28:00Z">
        <w:r>
          <w:t>e</w:t>
        </w:r>
      </w:ins>
      <w:ins w:id="118" w:author="gru2" w:date="2017-11-06T10:27:00Z">
        <w:r>
          <w:t xml:space="preserve"> </w:t>
        </w:r>
      </w:ins>
      <w:ins w:id="119" w:author="gru2" w:date="2017-11-06T10:28:00Z">
        <w:r>
          <w:t>kombinacije besed</w:t>
        </w:r>
      </w:ins>
      <w:ins w:id="120" w:author="gru2" w:date="2017-11-06T10:27:00Z">
        <w:r>
          <w:t xml:space="preserve"> s katerimi </w:t>
        </w:r>
      </w:ins>
      <w:ins w:id="121" w:author="gru2" w:date="2017-11-06T10:28:00Z">
        <w:r>
          <w:t>bom iskal</w:t>
        </w:r>
      </w:ins>
      <w:ins w:id="122" w:author="gru2" w:date="2017-11-06T10:27:00Z">
        <w:r>
          <w:t xml:space="preserve"> literaturo:</w:t>
        </w:r>
      </w:ins>
    </w:p>
    <w:p w14:paraId="67DC40AE" w14:textId="037537F9" w:rsidR="00F97FE9" w:rsidDel="00F97FE9" w:rsidRDefault="00F97FE9">
      <w:pPr>
        <w:ind w:firstLine="708"/>
        <w:rPr>
          <w:del w:id="123" w:author="gru2" w:date="2017-11-06T10:28:00Z"/>
        </w:rPr>
        <w:pPrChange w:id="124" w:author="gru2" w:date="2017-11-06T10:28:00Z">
          <w:pPr/>
        </w:pPrChange>
      </w:pPr>
      <w:ins w:id="125" w:author="gru2" w:date="2017-11-06T10:28:00Z">
        <w:r>
          <w:t xml:space="preserve">• </w:t>
        </w:r>
        <w:proofErr w:type="spellStart"/>
        <w:r>
          <w:t>Software</w:t>
        </w:r>
      </w:ins>
      <w:proofErr w:type="spellEnd"/>
      <w:ins w:id="126" w:author="gru2" w:date="2017-11-06T10:29:00Z">
        <w:r>
          <w:t xml:space="preserve"> </w:t>
        </w:r>
        <w:proofErr w:type="spellStart"/>
        <w:r>
          <w:t>process</w:t>
        </w:r>
        <w:proofErr w:type="spellEnd"/>
        <w:r>
          <w:t>,</w:t>
        </w:r>
      </w:ins>
    </w:p>
    <w:p w14:paraId="32C79E2B" w14:textId="2FED0577" w:rsidR="00F97FE9" w:rsidRDefault="00F97FE9">
      <w:pPr>
        <w:ind w:firstLine="708"/>
        <w:rPr>
          <w:ins w:id="127" w:author="gru2" w:date="2017-11-06T10:29:00Z"/>
        </w:rPr>
        <w:pPrChange w:id="128" w:author="gru2" w:date="2017-11-06T10:28:00Z">
          <w:pPr/>
        </w:pPrChange>
      </w:pPr>
      <w:ins w:id="129" w:author="gru2" w:date="2017-11-06T10:28:00Z">
        <w:r>
          <w:t xml:space="preserve">• </w:t>
        </w:r>
      </w:ins>
      <w:proofErr w:type="spellStart"/>
      <w:ins w:id="130" w:author="gru2" w:date="2017-11-06T10:29:00Z">
        <w:r>
          <w:t>Software</w:t>
        </w:r>
        <w:proofErr w:type="spellEnd"/>
        <w:r>
          <w:t xml:space="preserve"> </w:t>
        </w:r>
        <w:proofErr w:type="spellStart"/>
        <w:r>
          <w:t>process</w:t>
        </w:r>
        <w:proofErr w:type="spellEnd"/>
        <w:r>
          <w:t xml:space="preserve"> model,</w:t>
        </w:r>
      </w:ins>
    </w:p>
    <w:p w14:paraId="42F0EE26" w14:textId="5C43C0D9" w:rsidR="00F97FE9" w:rsidRDefault="00F97FE9">
      <w:pPr>
        <w:ind w:firstLine="708"/>
        <w:rPr>
          <w:ins w:id="131" w:author="gru2" w:date="2017-11-06T10:29:00Z"/>
        </w:rPr>
        <w:pPrChange w:id="132" w:author="gru2" w:date="2017-11-06T10:28:00Z">
          <w:pPr/>
        </w:pPrChange>
      </w:pPr>
      <w:ins w:id="133" w:author="gru2" w:date="2017-11-06T10:29:00Z">
        <w:r>
          <w:t xml:space="preserve">• </w:t>
        </w:r>
        <w:proofErr w:type="spellStart"/>
        <w:r>
          <w:t>Software</w:t>
        </w:r>
        <w:proofErr w:type="spellEnd"/>
        <w:r>
          <w:t xml:space="preserve"> </w:t>
        </w:r>
        <w:proofErr w:type="spellStart"/>
        <w:r>
          <w:t>engineering</w:t>
        </w:r>
        <w:proofErr w:type="spellEnd"/>
        <w:r>
          <w:t xml:space="preserve"> </w:t>
        </w:r>
        <w:proofErr w:type="spellStart"/>
        <w:r>
          <w:t>process</w:t>
        </w:r>
        <w:proofErr w:type="spellEnd"/>
        <w:r>
          <w:t>,</w:t>
        </w:r>
      </w:ins>
    </w:p>
    <w:p w14:paraId="32F78205" w14:textId="6DA6F139" w:rsidR="00F97FE9" w:rsidRDefault="00F97FE9">
      <w:pPr>
        <w:ind w:firstLine="708"/>
        <w:rPr>
          <w:ins w:id="134" w:author="gru2" w:date="2017-11-06T10:29:00Z"/>
        </w:rPr>
        <w:pPrChange w:id="135" w:author="gru2" w:date="2017-11-06T10:28:00Z">
          <w:pPr/>
        </w:pPrChange>
      </w:pPr>
      <w:ins w:id="136" w:author="gru2" w:date="2017-11-06T10:29:00Z">
        <w:r>
          <w:t xml:space="preserve">•Game </w:t>
        </w:r>
        <w:proofErr w:type="spellStart"/>
        <w:r>
          <w:t>development</w:t>
        </w:r>
        <w:proofErr w:type="spellEnd"/>
        <w:r>
          <w:t xml:space="preserve"> </w:t>
        </w:r>
        <w:proofErr w:type="spellStart"/>
        <w:r>
          <w:t>process</w:t>
        </w:r>
        <w:proofErr w:type="spellEnd"/>
        <w:r>
          <w:t>,</w:t>
        </w:r>
      </w:ins>
    </w:p>
    <w:p w14:paraId="61A136C6" w14:textId="5F053549" w:rsidR="00F97FE9" w:rsidRDefault="00F97FE9">
      <w:pPr>
        <w:ind w:firstLine="708"/>
        <w:rPr>
          <w:ins w:id="137" w:author="gru2" w:date="2017-11-06T10:30:00Z"/>
        </w:rPr>
        <w:pPrChange w:id="138" w:author="gru2" w:date="2017-11-06T10:30:00Z">
          <w:pPr/>
        </w:pPrChange>
      </w:pPr>
      <w:ins w:id="139" w:author="gru2" w:date="2017-11-06T10:29:00Z">
        <w:r>
          <w:t xml:space="preserve">• </w:t>
        </w:r>
        <w:proofErr w:type="spellStart"/>
        <w:r>
          <w:t>Software</w:t>
        </w:r>
        <w:proofErr w:type="spellEnd"/>
        <w:r>
          <w:t xml:space="preserve"> </w:t>
        </w:r>
        <w:proofErr w:type="spellStart"/>
        <w:r>
          <w:t>life</w:t>
        </w:r>
        <w:proofErr w:type="spellEnd"/>
        <w:r>
          <w:t xml:space="preserve"> </w:t>
        </w:r>
        <w:proofErr w:type="spellStart"/>
        <w:r>
          <w:t>cycle</w:t>
        </w:r>
      </w:ins>
      <w:proofErr w:type="spellEnd"/>
    </w:p>
    <w:p w14:paraId="65DA19D1" w14:textId="7B1D6121" w:rsidR="00F97FE9" w:rsidRDefault="00F97FE9">
      <w:pPr>
        <w:ind w:firstLine="708"/>
        <w:rPr>
          <w:ins w:id="140" w:author="gru2" w:date="2017-11-06T10:30:00Z"/>
        </w:rPr>
        <w:pPrChange w:id="141" w:author="gru2" w:date="2017-11-06T10:30:00Z">
          <w:pPr/>
        </w:pPrChange>
      </w:pPr>
      <w:ins w:id="142" w:author="gru2" w:date="2017-11-06T10:30:00Z">
        <w:r>
          <w:t xml:space="preserve">• Game </w:t>
        </w:r>
        <w:proofErr w:type="spellStart"/>
        <w:r>
          <w:t>development</w:t>
        </w:r>
        <w:proofErr w:type="spellEnd"/>
        <w:r>
          <w:t xml:space="preserve"> </w:t>
        </w:r>
        <w:proofErr w:type="spellStart"/>
        <w:r>
          <w:t>life</w:t>
        </w:r>
        <w:proofErr w:type="spellEnd"/>
        <w:r>
          <w:t xml:space="preserve"> </w:t>
        </w:r>
        <w:proofErr w:type="spellStart"/>
        <w:r>
          <w:t>cycle</w:t>
        </w:r>
        <w:proofErr w:type="spellEnd"/>
      </w:ins>
    </w:p>
    <w:p w14:paraId="31243902" w14:textId="5D2728A9" w:rsidR="00F97FE9" w:rsidRDefault="00F97FE9">
      <w:pPr>
        <w:ind w:firstLine="708"/>
        <w:rPr>
          <w:ins w:id="143" w:author="gru2" w:date="2017-11-06T10:31:00Z"/>
        </w:rPr>
        <w:pPrChange w:id="144" w:author="gru2" w:date="2017-11-06T10:30:00Z">
          <w:pPr/>
        </w:pPrChange>
      </w:pPr>
      <w:ins w:id="145" w:author="gru2" w:date="2017-11-06T10:30:00Z">
        <w:r>
          <w:t xml:space="preserve">• </w:t>
        </w:r>
        <w:r w:rsidR="00677B92">
          <w:t>Iskalne kombinacije z geslo modelov razvoja (</w:t>
        </w:r>
        <w:proofErr w:type="spellStart"/>
        <w:r w:rsidR="00677B92">
          <w:t>waterfall</w:t>
        </w:r>
        <w:proofErr w:type="spellEnd"/>
        <w:r w:rsidR="00677B92">
          <w:t xml:space="preserve">, </w:t>
        </w:r>
        <w:proofErr w:type="spellStart"/>
        <w:r w:rsidR="00677B92">
          <w:t>agile</w:t>
        </w:r>
        <w:proofErr w:type="spellEnd"/>
        <w:r w:rsidR="00677B92">
          <w:t>, spiral v kombinaciji z besedo model)</w:t>
        </w:r>
      </w:ins>
    </w:p>
    <w:p w14:paraId="424FBBAD" w14:textId="582791C5" w:rsidR="00677B92" w:rsidRDefault="00677B92">
      <w:pPr>
        <w:ind w:firstLine="708"/>
        <w:rPr>
          <w:ins w:id="146" w:author="gru2" w:date="2017-11-06T10:32:00Z"/>
        </w:rPr>
        <w:pPrChange w:id="147" w:author="gru2" w:date="2017-11-06T10:30:00Z">
          <w:pPr/>
        </w:pPrChange>
      </w:pPr>
      <w:ins w:id="148" w:author="gru2" w:date="2017-11-06T10:31:00Z">
        <w:r>
          <w:t xml:space="preserve">Omejitve tukaj so ker ni nujno, da ima vir game </w:t>
        </w:r>
        <w:proofErr w:type="spellStart"/>
        <w:r>
          <w:t>development</w:t>
        </w:r>
        <w:proofErr w:type="spellEnd"/>
        <w:r>
          <w:t xml:space="preserve"> pa vendar</w:t>
        </w:r>
      </w:ins>
      <w:ins w:id="149" w:author="gru2" w:date="2017-11-06T10:32:00Z">
        <w:r>
          <w:t xml:space="preserve"> lahko</w:t>
        </w:r>
      </w:ins>
      <w:ins w:id="150" w:author="gru2" w:date="2017-11-06T10:31:00Z">
        <w:r>
          <w:t xml:space="preserve"> opisuje procesne cikle</w:t>
        </w:r>
      </w:ins>
      <w:ins w:id="151" w:author="gru2" w:date="2017-11-06T10:32:00Z">
        <w:r>
          <w:t xml:space="preserve">. </w:t>
        </w:r>
      </w:ins>
    </w:p>
    <w:p w14:paraId="011023DD" w14:textId="77777777" w:rsidR="00677B92" w:rsidRDefault="00677B92" w:rsidP="00677B92">
      <w:pPr>
        <w:rPr>
          <w:ins w:id="152" w:author="gru2" w:date="2017-11-06T10:32:00Z"/>
        </w:rPr>
      </w:pPr>
    </w:p>
    <w:p w14:paraId="633C7AF9" w14:textId="0734D491" w:rsidR="00677B92" w:rsidRDefault="00677B92" w:rsidP="00677B92">
      <w:pPr>
        <w:rPr>
          <w:ins w:id="153" w:author="gru2" w:date="2017-11-06T10:32:00Z"/>
        </w:rPr>
      </w:pPr>
      <w:ins w:id="154" w:author="gru2" w:date="2017-11-06T10:32:00Z">
        <w:r>
          <w:lastRenderedPageBreak/>
          <w:t xml:space="preserve">Pri iskanju in prebiranju virov bom pregledoval njihove reference in s tem pridobival bolj primarne in kvalitetnejše vire. Poleg tega bom pozoren na križno </w:t>
        </w:r>
        <w:proofErr w:type="spellStart"/>
        <w:r>
          <w:t>referenciranje</w:t>
        </w:r>
        <w:proofErr w:type="spellEnd"/>
        <w:r>
          <w:t xml:space="preserve">, da se ne ujamem v zanko referenc. </w:t>
        </w:r>
      </w:ins>
    </w:p>
    <w:p w14:paraId="08D3F31A" w14:textId="77777777" w:rsidR="00E86FF3" w:rsidRDefault="00E86FF3" w:rsidP="00677B92">
      <w:pPr>
        <w:rPr>
          <w:ins w:id="155" w:author="gru2" w:date="2017-11-06T10:34:00Z"/>
        </w:rPr>
      </w:pPr>
    </w:p>
    <w:p w14:paraId="4621DE1F" w14:textId="77777777" w:rsidR="00E86FF3" w:rsidRDefault="00E86FF3" w:rsidP="00677B92">
      <w:pPr>
        <w:rPr>
          <w:ins w:id="156" w:author="gru2" w:date="2017-11-06T10:28:00Z"/>
        </w:rPr>
      </w:pPr>
    </w:p>
    <w:p w14:paraId="379C6249" w14:textId="77777777" w:rsidR="00F97FE9" w:rsidRDefault="00F97FE9">
      <w:pPr>
        <w:ind w:firstLine="708"/>
        <w:rPr>
          <w:ins w:id="157" w:author="gru2" w:date="2017-11-06T10:28:00Z"/>
        </w:rPr>
        <w:pPrChange w:id="158" w:author="gru2" w:date="2017-11-06T10:28:00Z">
          <w:pPr/>
        </w:pPrChange>
      </w:pPr>
    </w:p>
    <w:p w14:paraId="1993010F" w14:textId="77777777" w:rsidR="00F97FE9" w:rsidRDefault="00F97FE9" w:rsidP="00F97FE9">
      <w:pPr>
        <w:rPr>
          <w:ins w:id="159" w:author="gru2" w:date="2017-11-06T10:28:00Z"/>
        </w:rPr>
      </w:pPr>
    </w:p>
    <w:p w14:paraId="7F1DE869" w14:textId="77777777" w:rsidR="00A9265D" w:rsidRDefault="00A9265D" w:rsidP="00A9265D">
      <w:pPr>
        <w:rPr>
          <w:b/>
        </w:rPr>
      </w:pPr>
      <w:r>
        <w:rPr>
          <w:b/>
        </w:rPr>
        <w:t>Zgradba dela:</w:t>
      </w:r>
    </w:p>
    <w:p w14:paraId="4871C888" w14:textId="5B5243FE" w:rsidR="00244C78" w:rsidRDefault="00A9265D" w:rsidP="00384E3E">
      <w:r>
        <w:rPr>
          <w:b/>
        </w:rPr>
        <w:t>1 Uvod</w:t>
      </w:r>
      <w:r>
        <w:rPr>
          <w:b/>
        </w:rPr>
        <w:br/>
        <w:t>2 Raziskovalna metodologija</w:t>
      </w:r>
      <w:r>
        <w:rPr>
          <w:b/>
        </w:rPr>
        <w:br/>
        <w:t>2.1 Cilj raziskave</w:t>
      </w:r>
      <w:r>
        <w:rPr>
          <w:b/>
        </w:rPr>
        <w:br/>
        <w:t>2.2 Potek dela</w:t>
      </w:r>
      <w:r>
        <w:rPr>
          <w:b/>
        </w:rPr>
        <w:br/>
        <w:t>2.3 Metoda dela</w:t>
      </w:r>
      <w:r>
        <w:rPr>
          <w:b/>
        </w:rPr>
        <w:br/>
        <w:t>2.4 Omejitve</w:t>
      </w:r>
      <w:r>
        <w:rPr>
          <w:b/>
        </w:rPr>
        <w:br/>
        <w:t>3 Terminologija</w:t>
      </w:r>
      <w:r>
        <w:rPr>
          <w:b/>
        </w:rPr>
        <w:br/>
        <w:t>4 Standardni procesni modeli</w:t>
      </w:r>
      <w:r>
        <w:rPr>
          <w:b/>
        </w:rPr>
        <w:br/>
        <w:t xml:space="preserve">4.1 </w:t>
      </w:r>
      <w:proofErr w:type="spellStart"/>
      <w:r>
        <w:rPr>
          <w:b/>
        </w:rPr>
        <w:t>Waterfall</w:t>
      </w:r>
      <w:proofErr w:type="spellEnd"/>
      <w:r>
        <w:rPr>
          <w:b/>
        </w:rPr>
        <w:t xml:space="preserve"> model</w:t>
      </w:r>
      <w:r>
        <w:rPr>
          <w:b/>
        </w:rPr>
        <w:br/>
        <w:t>4.2 Spiral model</w:t>
      </w:r>
      <w:r>
        <w:rPr>
          <w:b/>
        </w:rPr>
        <w:br/>
        <w:t xml:space="preserve">4.3 </w:t>
      </w:r>
      <w:proofErr w:type="spellStart"/>
      <w:r>
        <w:rPr>
          <w:b/>
        </w:rPr>
        <w:t>Inkremental</w:t>
      </w:r>
      <w:proofErr w:type="spellEnd"/>
      <w:r>
        <w:rPr>
          <w:b/>
        </w:rPr>
        <w:t xml:space="preserve"> model</w:t>
      </w:r>
      <w:r>
        <w:rPr>
          <w:b/>
        </w:rPr>
        <w:br/>
        <w:t>4.4 Racionalno enoten proces</w:t>
      </w:r>
      <w:r>
        <w:rPr>
          <w:b/>
        </w:rPr>
        <w:br/>
        <w:t xml:space="preserve">4.5 </w:t>
      </w:r>
      <w:proofErr w:type="spellStart"/>
      <w:r>
        <w:rPr>
          <w:b/>
        </w:rPr>
        <w:t>Agile</w:t>
      </w:r>
      <w:proofErr w:type="spellEnd"/>
      <w:r>
        <w:rPr>
          <w:b/>
        </w:rPr>
        <w:br/>
        <w:t>4.5.1 XP</w:t>
      </w:r>
      <w:r>
        <w:rPr>
          <w:b/>
        </w:rPr>
        <w:br/>
        <w:t xml:space="preserve">4.5.2 </w:t>
      </w:r>
      <w:proofErr w:type="spellStart"/>
      <w:r>
        <w:rPr>
          <w:b/>
        </w:rPr>
        <w:t>Scrum</w:t>
      </w:r>
      <w:proofErr w:type="spellEnd"/>
      <w:r>
        <w:rPr>
          <w:b/>
        </w:rPr>
        <w:br/>
        <w:t>5 Izpeljani modeli</w:t>
      </w:r>
      <w:r>
        <w:rPr>
          <w:b/>
        </w:rPr>
        <w:br/>
        <w:t>5.1 Mešani modeli</w:t>
      </w:r>
      <w:r>
        <w:rPr>
          <w:b/>
        </w:rPr>
        <w:br/>
        <w:t xml:space="preserve">5.2 Predlagani modeli (v teoriji) </w:t>
      </w:r>
      <w:r>
        <w:rPr>
          <w:b/>
        </w:rPr>
        <w:br/>
        <w:t xml:space="preserve">6 </w:t>
      </w:r>
      <w:proofErr w:type="spellStart"/>
      <w:r>
        <w:rPr>
          <w:b/>
        </w:rPr>
        <w:t>Nadaljno</w:t>
      </w:r>
      <w:proofErr w:type="spellEnd"/>
      <w:r>
        <w:rPr>
          <w:b/>
        </w:rPr>
        <w:t xml:space="preserve"> delo</w:t>
      </w:r>
      <w:r>
        <w:rPr>
          <w:b/>
        </w:rPr>
        <w:br/>
        <w:t>7 Zaključna misel</w:t>
      </w:r>
      <w:r>
        <w:rPr>
          <w:b/>
        </w:rPr>
        <w:br/>
        <w:t>8. Viri</w:t>
      </w:r>
      <w:r>
        <w:rPr>
          <w:b/>
        </w:rPr>
        <w:br/>
      </w:r>
      <w:r>
        <w:rPr>
          <w:b/>
        </w:rPr>
        <w:br/>
      </w:r>
    </w:p>
    <w:sectPr w:rsidR="00244C7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rce, Jaroslav" w:date="2017-11-03T09:37:00Z" w:initials="BJ">
    <w:p w14:paraId="4AEB9583" w14:textId="641A2484" w:rsidR="006D2832" w:rsidRDefault="006D2832">
      <w:pPr>
        <w:pStyle w:val="Pripombabesedilo"/>
      </w:pPr>
      <w:r>
        <w:rPr>
          <w:rStyle w:val="Pripombasklic"/>
        </w:rPr>
        <w:annotationRef/>
      </w:r>
      <w:r>
        <w:t>Tale del potrebuje popolno prevetritev. V njemu naj bodo zastavljene hipoteze ali raziskovalna vprašanja – na osnovi neke literature!</w:t>
      </w:r>
    </w:p>
  </w:comment>
  <w:comment w:id="1" w:author="Berce, Jaroslav" w:date="2017-11-07T14:19:00Z" w:initials="BJ">
    <w:p w14:paraId="36B5E939" w14:textId="43B8F971" w:rsidR="009B5537" w:rsidRDefault="009B5537">
      <w:pPr>
        <w:pStyle w:val="Pripombabesedilo"/>
      </w:pPr>
      <w:r>
        <w:rPr>
          <w:rStyle w:val="Pripombasklic"/>
        </w:rPr>
        <w:annotationRef/>
      </w:r>
      <w:r w:rsidRPr="009B5537">
        <w:rPr>
          <w:highlight w:val="yellow"/>
        </w:rPr>
        <w:t>ŠE VEDNO NIMATE NE TEZ NE RAZISKOVALNEGA VPRAŠANJA (VPRAŠANJ)!</w:t>
      </w:r>
    </w:p>
  </w:comment>
  <w:comment w:id="5" w:author="Berce, Jaroslav" w:date="2017-11-03T09:34:00Z" w:initials="BJ">
    <w:p w14:paraId="18243508" w14:textId="1C7A03E0" w:rsidR="006D2832" w:rsidRDefault="006D2832">
      <w:pPr>
        <w:pStyle w:val="Pripombabesedilo"/>
      </w:pPr>
      <w:r>
        <w:rPr>
          <w:rStyle w:val="Pripombasklic"/>
        </w:rPr>
        <w:annotationRef/>
      </w:r>
      <w:r>
        <w:t>So to res »človeški« faktorji?</w:t>
      </w:r>
    </w:p>
  </w:comment>
  <w:comment w:id="6" w:author="Berce, Jaroslav" w:date="2017-11-03T09:35:00Z" w:initials="BJ">
    <w:p w14:paraId="0FF378C7" w14:textId="6A622843" w:rsidR="006D2832" w:rsidRDefault="006D2832">
      <w:pPr>
        <w:pStyle w:val="Pripombabesedilo"/>
      </w:pPr>
      <w:r>
        <w:rPr>
          <w:rStyle w:val="Pripombasklic"/>
        </w:rPr>
        <w:annotationRef/>
      </w:r>
      <w:r>
        <w:t>Je samo to namen?</w:t>
      </w:r>
    </w:p>
  </w:comment>
  <w:comment w:id="13" w:author="Berce, Jaroslav" w:date="2017-11-07T14:18:00Z" w:initials="BJ">
    <w:p w14:paraId="3EBF67D2" w14:textId="346974ED" w:rsidR="009B5537" w:rsidRDefault="009B5537">
      <w:pPr>
        <w:pStyle w:val="Pripombabesedilo"/>
      </w:pPr>
      <w:r>
        <w:rPr>
          <w:rStyle w:val="Pripombasklic"/>
        </w:rPr>
        <w:annotationRef/>
      </w:r>
      <w:r w:rsidRPr="009B5537">
        <w:rPr>
          <w:highlight w:val="yellow"/>
        </w:rPr>
        <w:t>Tole ne razumem v kontekstu vaše naloge – kaj ste želeli povedati?</w:t>
      </w:r>
    </w:p>
  </w:comment>
  <w:comment w:id="14" w:author="Berce, Jaroslav" w:date="2017-11-03T09:35:00Z" w:initials="BJ">
    <w:p w14:paraId="52AF7F49" w14:textId="265C76D3" w:rsidR="006D2832" w:rsidRDefault="006D2832">
      <w:pPr>
        <w:pStyle w:val="Pripombabesedilo"/>
      </w:pPr>
      <w:r>
        <w:rPr>
          <w:rStyle w:val="Pripombasklic"/>
        </w:rPr>
        <w:annotationRef/>
      </w:r>
      <w:r>
        <w:t xml:space="preserve">Ali je vir za tole močno trditev </w:t>
      </w:r>
      <w:proofErr w:type="spellStart"/>
      <w:r>
        <w:t>Ampatzoglou</w:t>
      </w:r>
      <w:proofErr w:type="spellEnd"/>
      <w:r>
        <w:t>?</w:t>
      </w:r>
    </w:p>
  </w:comment>
  <w:comment w:id="17" w:author="Berce, Jaroslav" w:date="2017-11-07T14:17:00Z" w:initials="BJ">
    <w:p w14:paraId="0733FA2C" w14:textId="4C38EBEB" w:rsidR="009B5537" w:rsidRDefault="009B5537">
      <w:pPr>
        <w:pStyle w:val="Pripombabesedilo"/>
      </w:pPr>
      <w:r>
        <w:rPr>
          <w:rStyle w:val="Pripombasklic"/>
        </w:rPr>
        <w:annotationRef/>
      </w:r>
      <w:r w:rsidRPr="009B5537">
        <w:rPr>
          <w:highlight w:val="yellow"/>
        </w:rPr>
        <w:t>Tole je pa sedaj mnogo predolgo (bo pa uporabno v nalogi) – napišite ključne dele!</w:t>
      </w:r>
    </w:p>
  </w:comment>
  <w:comment w:id="18" w:author="Berce, Jaroslav" w:date="2017-11-03T09:38:00Z" w:initials="BJ">
    <w:p w14:paraId="59F7C381" w14:textId="223907F6" w:rsidR="006D2832" w:rsidRDefault="006D2832">
      <w:pPr>
        <w:pStyle w:val="Pripombabesedilo"/>
      </w:pPr>
      <w:r>
        <w:rPr>
          <w:rStyle w:val="Pripombasklic"/>
        </w:rPr>
        <w:annotationRef/>
      </w:r>
      <w:r>
        <w:t>Tudi tole potrebuje razširitev kaj dejansko in kako se boste tega lotil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DAB139" w15:done="0"/>
  <w15:commentEx w15:paraId="6CCDCA58" w15:done="0"/>
  <w15:commentEx w15:paraId="2A464DA0" w15:done="0"/>
  <w15:commentEx w15:paraId="4AEB9583" w15:done="0"/>
  <w15:commentEx w15:paraId="36B5E939" w15:done="0"/>
  <w15:commentEx w15:paraId="18243508" w15:done="0"/>
  <w15:commentEx w15:paraId="0FF378C7" w15:done="0"/>
  <w15:commentEx w15:paraId="3EBF67D2" w15:done="0"/>
  <w15:commentEx w15:paraId="52AF7F49" w15:done="0"/>
  <w15:commentEx w15:paraId="44475392" w15:done="0"/>
  <w15:commentEx w15:paraId="6BDA76E8" w15:done="0"/>
  <w15:commentEx w15:paraId="0733FA2C" w15:done="0"/>
  <w15:commentEx w15:paraId="59F7C381" w15:done="0"/>
  <w15:commentEx w15:paraId="33263BA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6410398"/>
    <w:multiLevelType w:val="hybridMultilevel"/>
    <w:tmpl w:val="397009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4C78"/>
    <w:rsid w:val="00085324"/>
    <w:rsid w:val="00244C78"/>
    <w:rsid w:val="00384E3E"/>
    <w:rsid w:val="003D1FD7"/>
    <w:rsid w:val="00520EC5"/>
    <w:rsid w:val="00667440"/>
    <w:rsid w:val="00677B92"/>
    <w:rsid w:val="006D2832"/>
    <w:rsid w:val="0078039B"/>
    <w:rsid w:val="00911010"/>
    <w:rsid w:val="00915982"/>
    <w:rsid w:val="00944477"/>
    <w:rsid w:val="009717F9"/>
    <w:rsid w:val="009A7F84"/>
    <w:rsid w:val="009B5537"/>
    <w:rsid w:val="00A9265D"/>
    <w:rsid w:val="00B17C26"/>
    <w:rsid w:val="00B17D7B"/>
    <w:rsid w:val="00BA081F"/>
    <w:rsid w:val="00C3216B"/>
    <w:rsid w:val="00C556F3"/>
    <w:rsid w:val="00D10B96"/>
    <w:rsid w:val="00D648B7"/>
    <w:rsid w:val="00E2668F"/>
    <w:rsid w:val="00E86FF3"/>
    <w:rsid w:val="00F017CB"/>
    <w:rsid w:val="00F97FE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67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Pripombasklic">
    <w:name w:val="annotation reference"/>
    <w:basedOn w:val="Privzetapisavaodstavka"/>
    <w:uiPriority w:val="99"/>
    <w:semiHidden/>
    <w:unhideWhenUsed/>
    <w:rsid w:val="00244C78"/>
    <w:rPr>
      <w:sz w:val="16"/>
      <w:szCs w:val="16"/>
    </w:rPr>
  </w:style>
  <w:style w:type="paragraph" w:styleId="Pripombabesedilo">
    <w:name w:val="annotation text"/>
    <w:basedOn w:val="Navaden"/>
    <w:link w:val="PripombabesediloZnak"/>
    <w:uiPriority w:val="99"/>
    <w:semiHidden/>
    <w:unhideWhenUsed/>
    <w:rsid w:val="00244C78"/>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244C78"/>
    <w:rPr>
      <w:sz w:val="20"/>
      <w:szCs w:val="20"/>
    </w:rPr>
  </w:style>
  <w:style w:type="paragraph" w:styleId="Zadevapripombe">
    <w:name w:val="annotation subject"/>
    <w:basedOn w:val="Pripombabesedilo"/>
    <w:next w:val="Pripombabesedilo"/>
    <w:link w:val="ZadevapripombeZnak"/>
    <w:uiPriority w:val="99"/>
    <w:semiHidden/>
    <w:unhideWhenUsed/>
    <w:rsid w:val="00244C78"/>
    <w:rPr>
      <w:b/>
      <w:bCs/>
    </w:rPr>
  </w:style>
  <w:style w:type="character" w:customStyle="1" w:styleId="ZadevapripombeZnak">
    <w:name w:val="Zadeva pripombe Znak"/>
    <w:basedOn w:val="PripombabesediloZnak"/>
    <w:link w:val="Zadevapripombe"/>
    <w:uiPriority w:val="99"/>
    <w:semiHidden/>
    <w:rsid w:val="00244C78"/>
    <w:rPr>
      <w:b/>
      <w:bCs/>
      <w:sz w:val="20"/>
      <w:szCs w:val="20"/>
    </w:rPr>
  </w:style>
  <w:style w:type="paragraph" w:styleId="Besedilooblaka">
    <w:name w:val="Balloon Text"/>
    <w:basedOn w:val="Navaden"/>
    <w:link w:val="BesedilooblakaZnak"/>
    <w:uiPriority w:val="99"/>
    <w:semiHidden/>
    <w:unhideWhenUsed/>
    <w:rsid w:val="00244C78"/>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244C78"/>
    <w:rPr>
      <w:rFonts w:ascii="Tahoma" w:hAnsi="Tahoma" w:cs="Tahoma"/>
      <w:sz w:val="16"/>
      <w:szCs w:val="16"/>
    </w:rPr>
  </w:style>
  <w:style w:type="paragraph" w:styleId="Bibliografija">
    <w:name w:val="Bibliography"/>
    <w:basedOn w:val="Navaden"/>
    <w:next w:val="Navaden"/>
    <w:uiPriority w:val="37"/>
    <w:unhideWhenUsed/>
    <w:rsid w:val="00A9265D"/>
    <w:pPr>
      <w:spacing w:after="0" w:line="240" w:lineRule="auto"/>
      <w:ind w:left="720" w:hanging="720"/>
    </w:pPr>
  </w:style>
  <w:style w:type="character" w:styleId="Hiperpovezava">
    <w:name w:val="Hyperlink"/>
    <w:basedOn w:val="Privzetapisavaodstavka"/>
    <w:uiPriority w:val="99"/>
    <w:unhideWhenUsed/>
    <w:rsid w:val="00915982"/>
    <w:rPr>
      <w:color w:val="0000FF" w:themeColor="hyperlink"/>
      <w:u w:val="single"/>
    </w:rPr>
  </w:style>
  <w:style w:type="paragraph" w:styleId="Odstavekseznama">
    <w:name w:val="List Paragraph"/>
    <w:basedOn w:val="Navaden"/>
    <w:uiPriority w:val="34"/>
    <w:qFormat/>
    <w:rsid w:val="00D10B9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Pripombasklic">
    <w:name w:val="annotation reference"/>
    <w:basedOn w:val="Privzetapisavaodstavka"/>
    <w:uiPriority w:val="99"/>
    <w:semiHidden/>
    <w:unhideWhenUsed/>
    <w:rsid w:val="00244C78"/>
    <w:rPr>
      <w:sz w:val="16"/>
      <w:szCs w:val="16"/>
    </w:rPr>
  </w:style>
  <w:style w:type="paragraph" w:styleId="Pripombabesedilo">
    <w:name w:val="annotation text"/>
    <w:basedOn w:val="Navaden"/>
    <w:link w:val="PripombabesediloZnak"/>
    <w:uiPriority w:val="99"/>
    <w:semiHidden/>
    <w:unhideWhenUsed/>
    <w:rsid w:val="00244C78"/>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244C78"/>
    <w:rPr>
      <w:sz w:val="20"/>
      <w:szCs w:val="20"/>
    </w:rPr>
  </w:style>
  <w:style w:type="paragraph" w:styleId="Zadevapripombe">
    <w:name w:val="annotation subject"/>
    <w:basedOn w:val="Pripombabesedilo"/>
    <w:next w:val="Pripombabesedilo"/>
    <w:link w:val="ZadevapripombeZnak"/>
    <w:uiPriority w:val="99"/>
    <w:semiHidden/>
    <w:unhideWhenUsed/>
    <w:rsid w:val="00244C78"/>
    <w:rPr>
      <w:b/>
      <w:bCs/>
    </w:rPr>
  </w:style>
  <w:style w:type="character" w:customStyle="1" w:styleId="ZadevapripombeZnak">
    <w:name w:val="Zadeva pripombe Znak"/>
    <w:basedOn w:val="PripombabesediloZnak"/>
    <w:link w:val="Zadevapripombe"/>
    <w:uiPriority w:val="99"/>
    <w:semiHidden/>
    <w:rsid w:val="00244C78"/>
    <w:rPr>
      <w:b/>
      <w:bCs/>
      <w:sz w:val="20"/>
      <w:szCs w:val="20"/>
    </w:rPr>
  </w:style>
  <w:style w:type="paragraph" w:styleId="Besedilooblaka">
    <w:name w:val="Balloon Text"/>
    <w:basedOn w:val="Navaden"/>
    <w:link w:val="BesedilooblakaZnak"/>
    <w:uiPriority w:val="99"/>
    <w:semiHidden/>
    <w:unhideWhenUsed/>
    <w:rsid w:val="00244C78"/>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244C78"/>
    <w:rPr>
      <w:rFonts w:ascii="Tahoma" w:hAnsi="Tahoma" w:cs="Tahoma"/>
      <w:sz w:val="16"/>
      <w:szCs w:val="16"/>
    </w:rPr>
  </w:style>
  <w:style w:type="paragraph" w:styleId="Bibliografija">
    <w:name w:val="Bibliography"/>
    <w:basedOn w:val="Navaden"/>
    <w:next w:val="Navaden"/>
    <w:uiPriority w:val="37"/>
    <w:unhideWhenUsed/>
    <w:rsid w:val="00A9265D"/>
    <w:pPr>
      <w:spacing w:after="0" w:line="240" w:lineRule="auto"/>
      <w:ind w:left="720" w:hanging="720"/>
    </w:pPr>
  </w:style>
  <w:style w:type="character" w:styleId="Hiperpovezava">
    <w:name w:val="Hyperlink"/>
    <w:basedOn w:val="Privzetapisavaodstavka"/>
    <w:uiPriority w:val="99"/>
    <w:unhideWhenUsed/>
    <w:rsid w:val="00915982"/>
    <w:rPr>
      <w:color w:val="0000FF" w:themeColor="hyperlink"/>
      <w:u w:val="single"/>
    </w:rPr>
  </w:style>
  <w:style w:type="paragraph" w:styleId="Odstavekseznama">
    <w:name w:val="List Paragraph"/>
    <w:basedOn w:val="Navaden"/>
    <w:uiPriority w:val="34"/>
    <w:qFormat/>
    <w:rsid w:val="00D10B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sciencedirect-com.nukweb.nuk.uni-lj.si/science/article/pii/S09505849100008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commentsExtended" Target="commentsExtended.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4</Pages>
  <Words>2312</Words>
  <Characters>13182</Characters>
  <Application>Microsoft Office Word</Application>
  <DocSecurity>0</DocSecurity>
  <Lines>109</Lines>
  <Paragraphs>3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8</cp:revision>
  <dcterms:created xsi:type="dcterms:W3CDTF">2017-11-07T13:11:00Z</dcterms:created>
  <dcterms:modified xsi:type="dcterms:W3CDTF">2017-11-0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RaZ6NqRG"/&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